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211781" w:rsidRDefault="00211781" w:rsidP="00DD46C3">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ABUBAKAR SULIAT OMOYENI</w:t>
      </w:r>
    </w:p>
    <w:p w:rsidR="00DD46C3" w:rsidRPr="00DD46C3" w:rsidRDefault="00211781" w:rsidP="00DD46C3">
      <w:pPr>
        <w:tabs>
          <w:tab w:val="left" w:pos="0"/>
        </w:tabs>
        <w:spacing w:after="0"/>
        <w:jc w:val="center"/>
        <w:rPr>
          <w:rFonts w:ascii="Times New Roman" w:hAnsi="Times New Roman" w:cs="Times New Roman"/>
          <w:b/>
          <w:sz w:val="24"/>
          <w:szCs w:val="24"/>
        </w:rPr>
      </w:pPr>
      <w:r w:rsidRPr="00211781">
        <w:rPr>
          <w:rFonts w:ascii="Times New Roman" w:hAnsi="Times New Roman" w:cs="Times New Roman"/>
          <w:b/>
          <w:sz w:val="24"/>
          <w:szCs w:val="24"/>
        </w:rPr>
        <w:t>ND/23/SLT/PT/0116</w:t>
      </w:r>
    </w:p>
    <w:p w:rsidR="003E785E" w:rsidRPr="003E785E" w:rsidRDefault="003E785E" w:rsidP="003E785E">
      <w:pPr>
        <w:tabs>
          <w:tab w:val="left" w:pos="0"/>
        </w:tabs>
        <w:spacing w:after="0"/>
        <w:jc w:val="center"/>
        <w:rPr>
          <w:rFonts w:ascii="Times New Roman" w:hAnsi="Times New Roman" w:cs="Times New Roman"/>
          <w:b/>
          <w:sz w:val="24"/>
          <w:szCs w:val="24"/>
        </w:rPr>
      </w:pP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A143B9">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9B7D6C" w:rsidRDefault="00B76574" w:rsidP="00F16049">
      <w:pPr>
        <w:spacing w:line="276" w:lineRule="auto"/>
        <w:jc w:val="center"/>
        <w:rPr>
          <w:rFonts w:ascii="Times New Roman" w:hAnsi="Times New Roman" w:cs="Times New Roman"/>
          <w:b/>
          <w:sz w:val="24"/>
          <w:szCs w:val="24"/>
        </w:rPr>
      </w:pPr>
      <w:bookmarkStart w:id="1" w:name="_GoBack"/>
      <w:bookmarkEnd w:id="1"/>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2" name="Picture 2" descr="C:\Users\USER\Downloads\WhatsApp Image 2025-10-06 at 1.08.0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5-10-06 at 1.08.03 PM.jpeg"/>
                    <pic:cNvPicPr>
                      <a:picLocks noChangeAspect="1" noChangeArrowheads="1"/>
                    </pic:cNvPicPr>
                  </pic:nvPicPr>
                  <pic:blipFill>
                    <a:blip r:embed="rId6"/>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EE176D"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EE176D"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EE176D">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EE176D">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EE176D"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EE176D"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45B38" w:rsidRDefault="00245B38" w:rsidP="00672D75">
      <w:pPr>
        <w:spacing w:after="0" w:line="240" w:lineRule="auto"/>
      </w:pPr>
      <w:r>
        <w:separator/>
      </w:r>
    </w:p>
  </w:endnote>
  <w:endnote w:type="continuationSeparator" w:id="1">
    <w:p w:rsidR="00245B38" w:rsidRDefault="00245B38"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B76574">
      <w:rPr>
        <w:noProof/>
      </w:rPr>
      <w:t>iii</w:t>
    </w:r>
    <w:r>
      <w:fldChar w:fldCharType="end"/>
    </w:r>
  </w:p>
  <w:p w:rsidR="00021A49" w:rsidRDefault="00245B3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B76574">
      <w:rPr>
        <w:noProof/>
      </w:rPr>
      <w:t>i</w:t>
    </w:r>
    <w:r>
      <w:fldChar w:fldCharType="end"/>
    </w:r>
  </w:p>
  <w:p w:rsidR="00021A49" w:rsidRDefault="00245B3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45B38" w:rsidRDefault="00245B38" w:rsidP="00672D75">
      <w:pPr>
        <w:spacing w:after="0" w:line="240" w:lineRule="auto"/>
      </w:pPr>
      <w:r>
        <w:separator/>
      </w:r>
    </w:p>
  </w:footnote>
  <w:footnote w:type="continuationSeparator" w:id="1">
    <w:p w:rsidR="00245B38" w:rsidRDefault="00245B38"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184DA6"/>
    <w:rsid w:val="00211781"/>
    <w:rsid w:val="00245B38"/>
    <w:rsid w:val="0029237E"/>
    <w:rsid w:val="002D5C2D"/>
    <w:rsid w:val="00305948"/>
    <w:rsid w:val="003A6E10"/>
    <w:rsid w:val="003E785E"/>
    <w:rsid w:val="00456474"/>
    <w:rsid w:val="004B4F65"/>
    <w:rsid w:val="00504DEB"/>
    <w:rsid w:val="00602547"/>
    <w:rsid w:val="00643C80"/>
    <w:rsid w:val="00672D75"/>
    <w:rsid w:val="007E6F38"/>
    <w:rsid w:val="009B7D6C"/>
    <w:rsid w:val="00A143B9"/>
    <w:rsid w:val="00A479F5"/>
    <w:rsid w:val="00A822EC"/>
    <w:rsid w:val="00AE0A7A"/>
    <w:rsid w:val="00B76574"/>
    <w:rsid w:val="00DD46C3"/>
    <w:rsid w:val="00E14E9F"/>
    <w:rsid w:val="00EE176D"/>
    <w:rsid w:val="00F16049"/>
    <w:rsid w:val="00F21F68"/>
    <w:rsid w:val="00F76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 w:type="paragraph" w:styleId="BalloonText">
    <w:name w:val="Balloon Text"/>
    <w:basedOn w:val="Normal"/>
    <w:link w:val="BalloonTextChar"/>
    <w:uiPriority w:val="99"/>
    <w:semiHidden/>
    <w:unhideWhenUsed/>
    <w:rsid w:val="009B7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D6C"/>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1</TotalTime>
  <Pages>28</Pages>
  <Words>5335</Words>
  <Characters>30416</Characters>
  <Application>Microsoft Office Word</Application>
  <DocSecurity>0</DocSecurity>
  <Lines>253</Lines>
  <Paragraphs>71</Paragraphs>
  <ScaleCrop>false</ScaleCrop>
  <Company/>
  <LinksUpToDate>false</LinksUpToDate>
  <CharactersWithSpaces>356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9</cp:revision>
  <dcterms:created xsi:type="dcterms:W3CDTF">2025-08-07T11:20:00Z</dcterms:created>
  <dcterms:modified xsi:type="dcterms:W3CDTF">2025-10-06T12:10:00Z</dcterms:modified>
</cp:coreProperties>
</file>